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40C61C2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6B48F4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="00CE2380">
        <w:rPr>
          <w:rFonts w:ascii="Spectral" w:hAnsi="Spectral"/>
          <w:bCs/>
          <w:color w:val="000000"/>
          <w:sz w:val="22"/>
          <w:szCs w:val="22"/>
          <w:lang w:val="en-US"/>
        </w:rPr>
        <w:t>68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790F63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D4A0ED3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8" w:name="_Hlk58345161"/>
      <w:bookmarkStart w:id="9" w:name="_Hlk61029720"/>
      <w:bookmarkStart w:id="10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accepted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305A64DD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1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46853180"/>
      <w:bookmarkEnd w:id="9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3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4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5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6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6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7" w:name="_Hlk61029707"/>
      <w:bookmarkEnd w:id="10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8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7"/>
    <w:bookmarkEnd w:id="18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9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9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0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0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1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1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2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2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3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4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7"/>
      <w:bookmarkEnd w:id="25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6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7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8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lastRenderedPageBreak/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7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9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9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8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0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University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stitut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of Lisb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SCTE)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1029924"/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790F63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1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3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3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4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790F63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790F63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5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5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6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6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lastRenderedPageBreak/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10D1F3CF" w14:textId="497F94E3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7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7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1029988"/>
            <w:bookmarkStart w:id="39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0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8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9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1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1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BCEDB09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2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</w:t>
      </w:r>
      <w:r w:rsidR="00815D15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3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4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4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5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5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3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47042836"/>
      <w:bookmarkEnd w:id="42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7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7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06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7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15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83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9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721"/>
            <w:bookmarkEnd w:id="5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5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5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3BF0A9" w14:textId="77777777" w:rsidR="00790F63" w:rsidRDefault="00790F63">
      <w:r>
        <w:separator/>
      </w:r>
    </w:p>
  </w:endnote>
  <w:endnote w:type="continuationSeparator" w:id="0">
    <w:p w14:paraId="74520A71" w14:textId="77777777" w:rsidR="00790F63" w:rsidRDefault="00790F6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8E2260" w14:textId="77777777" w:rsidR="00790F63" w:rsidRDefault="00790F63">
      <w:r>
        <w:separator/>
      </w:r>
    </w:p>
  </w:footnote>
  <w:footnote w:type="continuationSeparator" w:id="0">
    <w:p w14:paraId="567E4D64" w14:textId="77777777" w:rsidR="00790F63" w:rsidRDefault="00790F6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E22F114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7571BB">
      <w:rPr>
        <w:rFonts w:ascii="Spectral" w:hAnsi="Spectral"/>
        <w:sz w:val="22"/>
        <w:szCs w:val="22"/>
        <w:lang w:val="en-US"/>
      </w:rPr>
      <w:t>4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88</TotalTime>
  <Pages>42</Pages>
  <Words>14528</Words>
  <Characters>82816</Characters>
  <Application>Microsoft Office Word</Application>
  <DocSecurity>0</DocSecurity>
  <Lines>690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97</cp:revision>
  <cp:lastPrinted>2022-03-31T20:50:00Z</cp:lastPrinted>
  <dcterms:created xsi:type="dcterms:W3CDTF">2021-03-19T00:08:00Z</dcterms:created>
  <dcterms:modified xsi:type="dcterms:W3CDTF">2022-04-30T0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